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818A3" w14:textId="183BD0D2" w:rsidR="002F6F19" w:rsidRPr="000F5462" w:rsidRDefault="0022024D" w:rsidP="002F6F19">
      <w:pPr>
        <w:spacing w:line="360" w:lineRule="auto"/>
        <w:jc w:val="center"/>
        <w:rPr>
          <w:sz w:val="28"/>
        </w:rPr>
      </w:pPr>
      <w:bookmarkStart w:id="0" w:name="_GoBack"/>
      <w:bookmarkEnd w:id="0"/>
      <w:r w:rsidRPr="00581598">
        <w:rPr>
          <w:noProof/>
          <w:lang w:val="en-US" w:eastAsia="en-US"/>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US GEDIMINO TECHNIKOS UNIVERSITETAS</w:t>
      </w:r>
    </w:p>
    <w:p w14:paraId="1F35D7A5" w14:textId="7A800491" w:rsidR="002F6F19" w:rsidRPr="000F5462" w:rsidRDefault="00B73A78" w:rsidP="002F6F19">
      <w:pPr>
        <w:spacing w:line="360" w:lineRule="auto"/>
        <w:jc w:val="center"/>
        <w:rPr>
          <w:i/>
          <w:iCs/>
          <w:lang w:val="en-US"/>
        </w:rPr>
      </w:pPr>
      <w:r>
        <w:rPr>
          <w:lang w:val="en-US"/>
        </w:rPr>
        <w:t xml:space="preserve">VERSLO VADYBOS </w:t>
      </w:r>
      <w:r w:rsidR="002F6F19" w:rsidRPr="000F5462">
        <w:rPr>
          <w:lang w:val="en-US"/>
        </w:rPr>
        <w:t>FAKULTETAS</w:t>
      </w:r>
    </w:p>
    <w:p w14:paraId="6F9E91C8" w14:textId="6547A558" w:rsidR="002F6F19" w:rsidRPr="000F5462" w:rsidRDefault="00B73A78" w:rsidP="002F6F19">
      <w:pPr>
        <w:spacing w:line="360" w:lineRule="auto"/>
        <w:jc w:val="center"/>
        <w:rPr>
          <w:vertAlign w:val="superscript"/>
          <w:lang w:val="en-US"/>
        </w:rPr>
      </w:pPr>
      <w:r>
        <w:rPr>
          <w:caps/>
          <w:lang w:val="en-US"/>
        </w:rPr>
        <w:t xml:space="preserve">VADYBOS </w:t>
      </w:r>
      <w:r w:rsidR="002F6F19" w:rsidRPr="000F5462">
        <w:rPr>
          <w:caps/>
          <w:lang w:val="en-US"/>
        </w:rPr>
        <w:t>KATEDRA</w:t>
      </w:r>
    </w:p>
    <w:p w14:paraId="314B9261" w14:textId="77777777" w:rsidR="002F6F19" w:rsidRPr="00E73B51" w:rsidRDefault="002F6F19" w:rsidP="002F6F19">
      <w:pPr>
        <w:spacing w:line="360" w:lineRule="auto"/>
        <w:jc w:val="center"/>
        <w:rPr>
          <w:sz w:val="28"/>
          <w:szCs w:val="20"/>
        </w:rPr>
      </w:pPr>
    </w:p>
    <w:p w14:paraId="3B3B5C4B" w14:textId="77777777" w:rsidR="002F6F19" w:rsidRPr="00E73B51" w:rsidRDefault="002F6F19" w:rsidP="002F6F19">
      <w:pPr>
        <w:spacing w:line="360" w:lineRule="auto"/>
        <w:rPr>
          <w:sz w:val="28"/>
          <w:szCs w:val="20"/>
        </w:rPr>
      </w:pPr>
    </w:p>
    <w:p w14:paraId="30F51C73" w14:textId="114EA807" w:rsidR="002F6F19" w:rsidRDefault="002F6F19" w:rsidP="002F6F19">
      <w:pPr>
        <w:spacing w:line="360" w:lineRule="auto"/>
        <w:jc w:val="center"/>
        <w:rPr>
          <w:sz w:val="28"/>
          <w:szCs w:val="20"/>
        </w:rPr>
      </w:pPr>
    </w:p>
    <w:p w14:paraId="7F544E11" w14:textId="77777777" w:rsidR="002F6F19" w:rsidRDefault="002F6F19" w:rsidP="002F6F19">
      <w:pPr>
        <w:spacing w:line="360" w:lineRule="auto"/>
        <w:jc w:val="center"/>
        <w:rPr>
          <w:sz w:val="28"/>
          <w:szCs w:val="20"/>
        </w:rPr>
      </w:pPr>
    </w:p>
    <w:p w14:paraId="6043CFA5" w14:textId="77777777" w:rsidR="002F6F19" w:rsidRDefault="002F6F19" w:rsidP="002F6F19">
      <w:pPr>
        <w:spacing w:line="360" w:lineRule="auto"/>
        <w:jc w:val="center"/>
        <w:rPr>
          <w:sz w:val="28"/>
          <w:szCs w:val="20"/>
        </w:rPr>
      </w:pPr>
    </w:p>
    <w:p w14:paraId="2481D552" w14:textId="77777777" w:rsidR="002F6F19" w:rsidRPr="000F5462" w:rsidRDefault="002F6F19" w:rsidP="002F6F19">
      <w:pPr>
        <w:spacing w:line="360" w:lineRule="auto"/>
        <w:jc w:val="center"/>
        <w:rPr>
          <w:b/>
          <w:caps/>
          <w:sz w:val="28"/>
        </w:rPr>
      </w:pPr>
      <w:r w:rsidRPr="000F5462">
        <w:rPr>
          <w:b/>
          <w:caps/>
          <w:sz w:val="28"/>
        </w:rPr>
        <w:t>Temos pavadinimas</w:t>
      </w:r>
    </w:p>
    <w:p w14:paraId="23E15F3E" w14:textId="77777777" w:rsidR="002F6F19" w:rsidRPr="00E73B51" w:rsidRDefault="002F6F19" w:rsidP="002F6F19">
      <w:pPr>
        <w:spacing w:line="360" w:lineRule="auto"/>
        <w:jc w:val="center"/>
        <w:rPr>
          <w:sz w:val="28"/>
          <w:szCs w:val="20"/>
          <w:lang w:val="en-US"/>
        </w:rPr>
      </w:pPr>
    </w:p>
    <w:p w14:paraId="180F86B2" w14:textId="77777777" w:rsidR="002F6F19" w:rsidRPr="000F5462" w:rsidRDefault="002F6F19" w:rsidP="002F6F19">
      <w:pPr>
        <w:spacing w:line="360" w:lineRule="auto"/>
        <w:jc w:val="center"/>
        <w:rPr>
          <w:szCs w:val="20"/>
        </w:rPr>
      </w:pPr>
      <w:r w:rsidRPr="000F5462">
        <w:rPr>
          <w:szCs w:val="20"/>
        </w:rPr>
        <w:t>Dalyko pavadinimas</w:t>
      </w:r>
    </w:p>
    <w:p w14:paraId="26AF24D8" w14:textId="77777777" w:rsidR="002F6F19" w:rsidRDefault="002F6F19" w:rsidP="002F6F19">
      <w:pPr>
        <w:spacing w:line="360" w:lineRule="auto"/>
        <w:jc w:val="center"/>
      </w:pPr>
      <w:r>
        <w:t>Rašto darbo tipas (kursinis darbas / kompleksinis darbas / namų darbas / referatas)</w:t>
      </w:r>
    </w:p>
    <w:p w14:paraId="28254591" w14:textId="77777777" w:rsidR="002F6F19" w:rsidRDefault="002F6F19" w:rsidP="002F6F19">
      <w:pPr>
        <w:spacing w:line="360" w:lineRule="auto"/>
        <w:jc w:val="center"/>
      </w:pPr>
    </w:p>
    <w:p w14:paraId="38EA9003" w14:textId="77777777" w:rsidR="002F6F19" w:rsidRDefault="002F6F19" w:rsidP="002F6F19">
      <w:pPr>
        <w:spacing w:line="360" w:lineRule="auto"/>
        <w:jc w:val="center"/>
      </w:pPr>
    </w:p>
    <w:p w14:paraId="19A38FBF" w14:textId="77777777" w:rsidR="002F6F19" w:rsidRDefault="002F6F19" w:rsidP="002F6F19">
      <w:pPr>
        <w:spacing w:line="360" w:lineRule="auto"/>
        <w:jc w:val="center"/>
      </w:pPr>
    </w:p>
    <w:p w14:paraId="32CE3EE5" w14:textId="216B896A" w:rsidR="002F6F19" w:rsidRDefault="002F6F19" w:rsidP="002F6F19">
      <w:pPr>
        <w:spacing w:line="360" w:lineRule="auto"/>
        <w:jc w:val="center"/>
      </w:pPr>
    </w:p>
    <w:p w14:paraId="35836387" w14:textId="77777777" w:rsidR="002F6F19" w:rsidRDefault="002F6F19" w:rsidP="002F6F19">
      <w:pPr>
        <w:spacing w:line="360" w:lineRule="auto"/>
        <w:jc w:val="center"/>
      </w:pPr>
    </w:p>
    <w:p w14:paraId="2D4FACFC" w14:textId="77777777" w:rsidR="002F6F19" w:rsidRDefault="002F6F19" w:rsidP="002F6F19">
      <w:pPr>
        <w:spacing w:line="360" w:lineRule="auto"/>
        <w:jc w:val="center"/>
      </w:pPr>
    </w:p>
    <w:p w14:paraId="64AC188F" w14:textId="77777777" w:rsidR="002F6F19" w:rsidRDefault="002F6F19" w:rsidP="002F6F19">
      <w:pPr>
        <w:spacing w:line="360" w:lineRule="auto"/>
        <w:jc w:val="center"/>
      </w:pPr>
    </w:p>
    <w:p w14:paraId="39371E0F" w14:textId="77777777" w:rsidR="002F6F19" w:rsidRDefault="002F6F19" w:rsidP="002F6F19">
      <w:pPr>
        <w:spacing w:line="360" w:lineRule="auto"/>
        <w:jc w:val="center"/>
      </w:pPr>
    </w:p>
    <w:p w14:paraId="687674AC" w14:textId="13EBD0FB" w:rsidR="00243461" w:rsidRDefault="00243461" w:rsidP="00243461">
      <w:pPr>
        <w:spacing w:line="360" w:lineRule="auto"/>
        <w:ind w:left="1702" w:firstLine="851"/>
      </w:pPr>
      <w:r>
        <w:t xml:space="preserve">  Atliko: ......... gr. studentas (ė) Vardas, Pavardė</w:t>
      </w:r>
    </w:p>
    <w:p w14:paraId="2366CD3E" w14:textId="77777777" w:rsidR="00243461" w:rsidRPr="00E73B51" w:rsidRDefault="00243461" w:rsidP="00243461">
      <w:pPr>
        <w:spacing w:line="360" w:lineRule="auto"/>
        <w:jc w:val="right"/>
      </w:pPr>
      <w:r>
        <w:t>Tikrino: dėstytojo pedag. vardas, mokslo laipsnis, Vardas, Pavardė</w:t>
      </w:r>
    </w:p>
    <w:p w14:paraId="6C029C76" w14:textId="77777777" w:rsidR="002F6F19" w:rsidRPr="00E73B51" w:rsidRDefault="002F6F19" w:rsidP="002F6F19">
      <w:pPr>
        <w:spacing w:line="360" w:lineRule="auto"/>
        <w:jc w:val="center"/>
        <w:rPr>
          <w:sz w:val="28"/>
          <w:szCs w:val="20"/>
        </w:rPr>
      </w:pPr>
    </w:p>
    <w:p w14:paraId="3B3949B0" w14:textId="77777777" w:rsidR="002F6F19" w:rsidRPr="00E73B51" w:rsidRDefault="002F6F19" w:rsidP="002F6F19">
      <w:pPr>
        <w:spacing w:line="360" w:lineRule="auto"/>
        <w:jc w:val="center"/>
        <w:rPr>
          <w:sz w:val="28"/>
          <w:szCs w:val="20"/>
        </w:rPr>
      </w:pPr>
    </w:p>
    <w:p w14:paraId="1FCCB14B" w14:textId="77777777" w:rsidR="002F6F19" w:rsidRPr="00E73B51" w:rsidRDefault="002F6F19" w:rsidP="002F6F19">
      <w:pPr>
        <w:spacing w:line="360" w:lineRule="auto"/>
        <w:jc w:val="center"/>
        <w:rPr>
          <w:sz w:val="28"/>
          <w:szCs w:val="20"/>
        </w:rPr>
      </w:pPr>
    </w:p>
    <w:p w14:paraId="0ABA413F" w14:textId="77777777" w:rsidR="002F6F19" w:rsidRPr="00E73B51" w:rsidRDefault="002F6F19" w:rsidP="002F6F19">
      <w:pPr>
        <w:spacing w:line="360" w:lineRule="auto"/>
        <w:jc w:val="center"/>
      </w:pPr>
    </w:p>
    <w:p w14:paraId="2665CDCD" w14:textId="77777777" w:rsidR="002F6F19" w:rsidRPr="00E73B51" w:rsidRDefault="002F6F19" w:rsidP="002F6F19">
      <w:pPr>
        <w:spacing w:line="360" w:lineRule="auto"/>
        <w:jc w:val="center"/>
      </w:pPr>
    </w:p>
    <w:p w14:paraId="2A9508FE" w14:textId="77777777" w:rsidR="002F6F19" w:rsidRPr="00E73B51" w:rsidRDefault="002F6F19" w:rsidP="002F6F19">
      <w:pPr>
        <w:rPr>
          <w:rFonts w:ascii="Calibri" w:eastAsia="Calibri" w:hAnsi="Calibri"/>
        </w:rPr>
      </w:pPr>
    </w:p>
    <w:p w14:paraId="3286B1BF" w14:textId="77777777" w:rsidR="002F6F19" w:rsidRPr="00E73B51" w:rsidRDefault="002F6F19" w:rsidP="002F6F19">
      <w:pPr>
        <w:spacing w:line="360" w:lineRule="auto"/>
        <w:jc w:val="center"/>
      </w:pPr>
    </w:p>
    <w:p w14:paraId="745DAC13" w14:textId="77777777" w:rsidR="002F6F19" w:rsidRPr="00E73B51" w:rsidRDefault="002F6F19" w:rsidP="002F6F19">
      <w:pPr>
        <w:rPr>
          <w:rFonts w:ascii="Calibri" w:eastAsia="Calibri" w:hAnsi="Calibri"/>
        </w:rPr>
      </w:pPr>
    </w:p>
    <w:p w14:paraId="489F3DE0" w14:textId="651CB5DC" w:rsidR="002F6F19" w:rsidRPr="000F5462" w:rsidRDefault="002F6F19" w:rsidP="002F6F19">
      <w:pPr>
        <w:spacing w:line="360" w:lineRule="auto"/>
        <w:jc w:val="center"/>
      </w:pPr>
      <w:r>
        <w:t>VILNIUS 20</w:t>
      </w:r>
      <w:r w:rsidR="00243461">
        <w:t>XX</w:t>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bookmarkStart w:id="1" w:name="_Toc19451061"/>
      <w:bookmarkStart w:id="2" w:name="_Toc19451111"/>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1"/>
      <w:bookmarkEnd w:id="2"/>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060547"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060547"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060547"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060547"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060547"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060547"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060547"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060547"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060547"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060547"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w:t>
      </w:r>
      <w:r w:rsidRPr="00B36B8D">
        <w:lastRenderedPageBreak/>
        <w:t xml:space="preserve">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lang w:val="en-US" w:eastAsia="en-US"/>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tekstas tekstas tekstas tekstas tekstas tekstas tekstas tekstas tekstas tekstas tekstas tekstas tekstas tekstas </w:t>
      </w:r>
      <w:r>
        <w:rPr>
          <w:lang w:val="en-GB"/>
        </w:rPr>
        <w:lastRenderedPageBreak/>
        <w:t>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060547"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w:t>
      </w:r>
      <w:r>
        <w:rPr>
          <w:lang w:val="en-GB"/>
        </w:rPr>
        <w:lastRenderedPageBreak/>
        <w:t xml:space="preserve">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lang w:val="en-US" w:eastAsia="en-US"/>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 xml:space="preserve">tekstas tekstas tekstas tekstas tekstas tekstas tekstas tekstas tekstas tekstas tekstas tekstas tekstas tekstas tekstas tekstas tekstas tekstas tekstas tekstas tekstas tekstas tekstas tekstas </w:t>
      </w:r>
      <w:r>
        <w:rPr>
          <w:lang w:val="en-GB"/>
        </w:rPr>
        <w:lastRenderedPageBreak/>
        <w:t>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596"/>
        <w:gridCol w:w="3988"/>
        <w:gridCol w:w="3990"/>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lastRenderedPageBreak/>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548"/>
        <w:gridCol w:w="1548"/>
        <w:gridCol w:w="1548"/>
        <w:gridCol w:w="1548"/>
        <w:gridCol w:w="1548"/>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lang w:val="en-US" w:eastAsia="en-US"/>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5E6C61" w14:textId="77777777" w:rsidR="00060547" w:rsidRDefault="00060547">
      <w:r>
        <w:separator/>
      </w:r>
    </w:p>
  </w:endnote>
  <w:endnote w:type="continuationSeparator" w:id="0">
    <w:p w14:paraId="5BDED31B" w14:textId="77777777" w:rsidR="00060547" w:rsidRDefault="00060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7FB1A3EB" w:rsidR="00B36B8D" w:rsidRDefault="00B36B8D">
        <w:pPr>
          <w:pStyle w:val="Footer"/>
          <w:jc w:val="right"/>
        </w:pPr>
        <w:r>
          <w:fldChar w:fldCharType="begin"/>
        </w:r>
        <w:r>
          <w:instrText xml:space="preserve"> PAGE   \* MERGEFORMAT </w:instrText>
        </w:r>
        <w:r>
          <w:fldChar w:fldCharType="separate"/>
        </w:r>
        <w:r w:rsidR="00360ED6">
          <w:rPr>
            <w:noProof/>
          </w:rPr>
          <w:t>2</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415F6D" w14:textId="77777777" w:rsidR="00060547" w:rsidRDefault="00060547">
      <w:r>
        <w:separator/>
      </w:r>
    </w:p>
  </w:footnote>
  <w:footnote w:type="continuationSeparator" w:id="0">
    <w:p w14:paraId="63DE0A40" w14:textId="77777777" w:rsidR="00060547" w:rsidRDefault="00060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65E70ACF-4DC9-4570-85D2-20D69C961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09180416"/>
        <c:axId val="109181952"/>
      </c:barChart>
      <c:catAx>
        <c:axId val="10918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81952"/>
        <c:crosses val="autoZero"/>
        <c:auto val="1"/>
        <c:lblAlgn val="ctr"/>
        <c:lblOffset val="100"/>
        <c:noMultiLvlLbl val="0"/>
      </c:catAx>
      <c:valAx>
        <c:axId val="109181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918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129644032"/>
        <c:axId val="129645568"/>
      </c:lineChart>
      <c:catAx>
        <c:axId val="12964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9645568"/>
        <c:crosses val="autoZero"/>
        <c:auto val="1"/>
        <c:lblAlgn val="ctr"/>
        <c:lblOffset val="100"/>
        <c:noMultiLvlLbl val="0"/>
      </c:catAx>
      <c:valAx>
        <c:axId val="129645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964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323AB48D-5B90-4877-9812-C01118618CDB}" srcId="{7ED6072F-A392-4446-9633-5FE02A5E1C26}" destId="{B79E5BE1-7E65-482F-9787-AE23A544AE93}" srcOrd="0" destOrd="0" parTransId="{D51FC127-66AD-4B37-A7F9-01D9B726370F}" sibTransId="{68FC65BD-00F6-41FF-AA46-F0C210836DF7}"/>
    <dgm:cxn modelId="{120CE95B-17BF-4996-987D-109656FDA96C}" type="presOf" srcId="{20B103E1-6FFF-419B-9FB6-FEDC489534E4}" destId="{ACE4F81E-1625-41C8-A03F-F2CC85EA66E5}"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F6C7A1A6-E896-423E-A526-FBF15472A787}" type="presOf" srcId="{71DC516F-03E8-405A-A9F7-BE5FBDCB0749}" destId="{DD6E1B6C-2849-4E8F-AE35-369AFB477BF6}"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0F6A3F7-1188-45A0-9214-CDF55E5DBB8B}" type="presOf" srcId="{7ED6072F-A392-4446-9633-5FE02A5E1C26}" destId="{0DD97EFC-58CB-4B0F-8C2B-91AC9584F804}" srcOrd="0" destOrd="0" presId="urn:microsoft.com/office/officeart/2005/8/layout/cycle3"/>
    <dgm:cxn modelId="{C41F4B43-DB73-4DA3-A360-14F75D455E6F}" type="presOf" srcId="{C14D6B34-4B95-482B-9B35-114D524C0238}" destId="{3C9862ED-8B1C-4CF5-87B1-4506977151C5}" srcOrd="0" destOrd="0" presId="urn:microsoft.com/office/officeart/2005/8/layout/cycle3"/>
    <dgm:cxn modelId="{E091D94E-F549-498E-9B34-80B0D931372E}" type="presOf" srcId="{D90A243D-D7A3-4AC5-A76B-499A0B10FB12}" destId="{0885673F-BB17-4543-BC0B-63487B4853BF}"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0E995B39-3CFF-4B8F-9450-29C71154158C}" type="presOf" srcId="{68FC65BD-00F6-41FF-AA46-F0C210836DF7}" destId="{2CE26433-0036-4748-99AC-1C7934055E2E}" srcOrd="0" destOrd="0" presId="urn:microsoft.com/office/officeart/2005/8/layout/cycle3"/>
    <dgm:cxn modelId="{2F8B0857-2A65-4DB3-8EB5-E09156824D8B}" type="presOf" srcId="{B79E5BE1-7E65-482F-9787-AE23A544AE93}" destId="{57AD04E5-09F6-43C0-9EDA-82E16B8655F8}"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5B71E5B3-9C3D-4F63-A29C-3FC2E2FD0BB2}" type="presParOf" srcId="{0DD97EFC-58CB-4B0F-8C2B-91AC9584F804}" destId="{6BF7E8A7-178A-4B93-83CE-6BABDB7D7772}" srcOrd="0" destOrd="0" presId="urn:microsoft.com/office/officeart/2005/8/layout/cycle3"/>
    <dgm:cxn modelId="{E72761DD-3181-4010-BA37-9EF9688301D9}" type="presParOf" srcId="{6BF7E8A7-178A-4B93-83CE-6BABDB7D7772}" destId="{57AD04E5-09F6-43C0-9EDA-82E16B8655F8}" srcOrd="0" destOrd="0" presId="urn:microsoft.com/office/officeart/2005/8/layout/cycle3"/>
    <dgm:cxn modelId="{4ED10634-0843-4F61-809C-A6C0E0396F74}" type="presParOf" srcId="{6BF7E8A7-178A-4B93-83CE-6BABDB7D7772}" destId="{2CE26433-0036-4748-99AC-1C7934055E2E}" srcOrd="1" destOrd="0" presId="urn:microsoft.com/office/officeart/2005/8/layout/cycle3"/>
    <dgm:cxn modelId="{1B5224E7-3691-4825-BCA4-C2EF5E914FAD}" type="presParOf" srcId="{6BF7E8A7-178A-4B93-83CE-6BABDB7D7772}" destId="{0885673F-BB17-4543-BC0B-63487B4853BF}" srcOrd="2" destOrd="0" presId="urn:microsoft.com/office/officeart/2005/8/layout/cycle3"/>
    <dgm:cxn modelId="{EAB8E1C8-F79F-4BFA-93BA-C2A39C541C4E}" type="presParOf" srcId="{6BF7E8A7-178A-4B93-83CE-6BABDB7D7772}" destId="{3C9862ED-8B1C-4CF5-87B1-4506977151C5}" srcOrd="3" destOrd="0" presId="urn:microsoft.com/office/officeart/2005/8/layout/cycle3"/>
    <dgm:cxn modelId="{E26E8386-F895-4924-9932-28D7450B6DEA}" type="presParOf" srcId="{6BF7E8A7-178A-4B93-83CE-6BABDB7D7772}" destId="{DD6E1B6C-2849-4E8F-AE35-369AFB477BF6}" srcOrd="4" destOrd="0" presId="urn:microsoft.com/office/officeart/2005/8/layout/cycle3"/>
    <dgm:cxn modelId="{4CFA5F56-9CFF-4FFF-BF21-EEA0A8BAAC97}"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0CD258-4BDC-4A87-8C44-A04C09E06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288</Words>
  <Characters>24446</Characters>
  <Application>Microsoft Office Word</Application>
  <DocSecurity>0</DocSecurity>
  <Lines>203</Lines>
  <Paragraphs>57</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8677</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1-01-29T07:48:00Z</dcterms:created>
  <dcterms:modified xsi:type="dcterms:W3CDTF">2021-01-2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